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3263A6A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41B9CE8"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are hard to say given that we conducted a lab-based study, and only measured one trait. We would anticipate that 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survival we have kept our reasoning to a minimum in the last 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C822F5C"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Thank you for this suggestion. We have now re-analysed the data as requested. However, we still find that models with G and M are far more superior than models of G on their own, suggesting that we have sufficient signal to disentangle the two. We have updated the full model selection table in the ESM (Table S1).</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418072D7"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r w:rsidR="00382D9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50F51DA4" w:rsidR="00A10492" w:rsidRPr="00592269" w:rsidRDefault="00A10492">
      <w:pPr>
        <w:rPr>
          <w:rFonts w:ascii="Times New Roman" w:eastAsia="Times New Roman" w:hAnsi="Times New Roman" w:cs="Times New Roman"/>
          <w:color w:val="000000"/>
          <w:kern w:val="0"/>
          <w:lang w:eastAsia="en-GB"/>
          <w14:ligatures w14:val="none"/>
        </w:rPr>
      </w:pPr>
      <w:r w:rsidRPr="00592269">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592269">
        <w:rPr>
          <w:rFonts w:ascii="Times New Roman" w:eastAsia="Times New Roman" w:hAnsi="Times New Roman" w:cs="Times New Roman"/>
          <w:color w:val="4472C4" w:themeColor="accent1"/>
          <w:kern w:val="0"/>
          <w:shd w:val="clear" w:color="auto" w:fill="FFFFFF"/>
          <w:lang w:eastAsia="en-GB"/>
          <w14:ligatures w14:val="none"/>
        </w:rPr>
        <w:t xml:space="preserve"> Actually</w:t>
      </w:r>
      <w:r w:rsidR="00592269">
        <w:rPr>
          <w:rFonts w:ascii="Times New Roman" w:eastAsia="Times New Roman" w:hAnsi="Times New Roman" w:cs="Times New Roman"/>
          <w:color w:val="4472C4" w:themeColor="accent1"/>
          <w:kern w:val="0"/>
          <w:shd w:val="clear" w:color="auto" w:fill="FFFFFF"/>
          <w:lang w:eastAsia="en-GB"/>
          <w14:ligatures w14:val="none"/>
        </w:rPr>
        <w:t>, this prediction is from the models with the combined dataset. In other words, the curves are in fact from the full data models.</w:t>
      </w:r>
      <w:r w:rsidR="003A5779">
        <w:rPr>
          <w:rFonts w:ascii="Times New Roman" w:eastAsia="Times New Roman" w:hAnsi="Times New Roman" w:cs="Times New Roman"/>
          <w:color w:val="4472C4" w:themeColor="accent1"/>
          <w:kern w:val="0"/>
          <w:shd w:val="clear" w:color="auto" w:fill="FFFFFF"/>
          <w:lang w:eastAsia="en-GB"/>
          <w14:ligatures w14:val="none"/>
        </w:rPr>
        <w:t xml:space="preserve"> The combined data and the data for each treatment on its own give us the same general conclusions.</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69A5"/>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792A"/>
    <w:rsid w:val="00521BAC"/>
    <w:rsid w:val="00550391"/>
    <w:rsid w:val="00580B6D"/>
    <w:rsid w:val="00592269"/>
    <w:rsid w:val="00597A4B"/>
    <w:rsid w:val="005B1915"/>
    <w:rsid w:val="00617042"/>
    <w:rsid w:val="006472C9"/>
    <w:rsid w:val="006632F4"/>
    <w:rsid w:val="00664D20"/>
    <w:rsid w:val="00665703"/>
    <w:rsid w:val="006662F4"/>
    <w:rsid w:val="006A0F2D"/>
    <w:rsid w:val="006B528F"/>
    <w:rsid w:val="006D0E30"/>
    <w:rsid w:val="006E73FD"/>
    <w:rsid w:val="00701AA4"/>
    <w:rsid w:val="007052A4"/>
    <w:rsid w:val="00730307"/>
    <w:rsid w:val="00766601"/>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47C75"/>
    <w:rsid w:val="00C5494C"/>
    <w:rsid w:val="00C7441A"/>
    <w:rsid w:val="00C8444D"/>
    <w:rsid w:val="00C87E21"/>
    <w:rsid w:val="00C90958"/>
    <w:rsid w:val="00CC0489"/>
    <w:rsid w:val="00CE5F86"/>
    <w:rsid w:val="00D0755B"/>
    <w:rsid w:val="00D64CB5"/>
    <w:rsid w:val="00D778D3"/>
    <w:rsid w:val="00DB6ACD"/>
    <w:rsid w:val="00DC3410"/>
    <w:rsid w:val="00DC4668"/>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15</Pages>
  <Words>6566</Words>
  <Characters>3743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12</cp:revision>
  <dcterms:created xsi:type="dcterms:W3CDTF">2023-06-21T02:43:00Z</dcterms:created>
  <dcterms:modified xsi:type="dcterms:W3CDTF">2023-09-06T05:54:00Z</dcterms:modified>
</cp:coreProperties>
</file>